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B0BD874" w14:textId="3E522E7B" w:rsidR="008034E5" w:rsidRDefault="00DF1669" w:rsidP="0039676D">
      <w:pPr>
        <w:spacing w:line="360" w:lineRule="auto"/>
        <w:jc w:val="both"/>
        <w:rPr>
          <w:rFonts w:ascii="Arial" w:hAnsi="Arial" w:cs="Arial"/>
        </w:rPr>
      </w:pPr>
      <w:r w:rsidRPr="00DF1669">
        <w:rPr>
          <w:rFonts w:ascii="Arial" w:hAnsi="Arial" w:cs="Arial"/>
          <w:b/>
        </w:rPr>
        <w:t>Supplement</w:t>
      </w:r>
      <w:r w:rsidR="009C2726">
        <w:rPr>
          <w:rFonts w:ascii="Arial" w:hAnsi="Arial" w:cs="Arial"/>
          <w:b/>
        </w:rPr>
        <w:t>ary</w:t>
      </w:r>
      <w:r w:rsidRPr="00DF1669">
        <w:rPr>
          <w:rFonts w:ascii="Arial" w:hAnsi="Arial" w:cs="Arial"/>
          <w:b/>
        </w:rPr>
        <w:t xml:space="preserve"> File </w:t>
      </w:r>
      <w:r>
        <w:rPr>
          <w:rFonts w:ascii="Arial" w:hAnsi="Arial" w:cs="Arial"/>
          <w:b/>
        </w:rPr>
        <w:t>6</w:t>
      </w:r>
      <w:r w:rsidR="0039676D" w:rsidRPr="001960C0">
        <w:rPr>
          <w:rFonts w:ascii="Arial" w:hAnsi="Arial" w:cs="Arial"/>
          <w:b/>
        </w:rPr>
        <w:t>.</w:t>
      </w:r>
      <w:r w:rsidR="0039676D">
        <w:rPr>
          <w:rFonts w:ascii="Arial" w:hAnsi="Arial" w:cs="Arial"/>
        </w:rPr>
        <w:t xml:space="preserve"> sgRNA sequences and </w:t>
      </w:r>
      <w:proofErr w:type="spellStart"/>
      <w:r w:rsidR="0039676D">
        <w:rPr>
          <w:rFonts w:ascii="Arial" w:hAnsi="Arial" w:cs="Arial"/>
        </w:rPr>
        <w:t>ssOligo</w:t>
      </w:r>
      <w:proofErr w:type="spellEnd"/>
      <w:r w:rsidR="0039676D">
        <w:rPr>
          <w:rFonts w:ascii="Arial" w:hAnsi="Arial" w:cs="Arial"/>
        </w:rPr>
        <w:t xml:space="preserve"> donor sequence for CRISPR.</w:t>
      </w:r>
    </w:p>
    <w:p w14:paraId="300FF5B4" w14:textId="77777777" w:rsidR="00C80799" w:rsidRDefault="00C80799">
      <w:pPr>
        <w:rPr>
          <w:rFonts w:ascii="Arial" w:hAnsi="Arial" w:cs="Arial"/>
        </w:rPr>
      </w:pPr>
    </w:p>
    <w:tbl>
      <w:tblPr>
        <w:tblStyle w:val="TableGrid"/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6699"/>
        <w:gridCol w:w="2877"/>
      </w:tblGrid>
      <w:tr w:rsidR="008D5084" w:rsidRPr="00AC4742" w14:paraId="3A90E50E" w14:textId="77777777" w:rsidTr="005F6C7A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</w:tcBorders>
            <w:shd w:val="clear" w:color="auto" w:fill="D9E2F3" w:themeFill="accent1" w:themeFillTint="33"/>
          </w:tcPr>
          <w:p w14:paraId="59095C13" w14:textId="53327157" w:rsidR="008D5084" w:rsidRPr="0093021D" w:rsidRDefault="008D5084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arget gene/ gRNA sequence</w:t>
            </w:r>
          </w:p>
        </w:tc>
        <w:tc>
          <w:tcPr>
            <w:tcW w:w="2877" w:type="dxa"/>
            <w:tcBorders>
              <w:top w:val="single" w:sz="4" w:space="0" w:color="auto"/>
            </w:tcBorders>
            <w:shd w:val="clear" w:color="auto" w:fill="D9E2F3" w:themeFill="accent1" w:themeFillTint="33"/>
          </w:tcPr>
          <w:p w14:paraId="571E257C" w14:textId="630671B8" w:rsidR="008D5084" w:rsidRPr="0093021D" w:rsidRDefault="008D5084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Source</w:t>
            </w:r>
          </w:p>
        </w:tc>
      </w:tr>
      <w:tr w:rsidR="00C80799" w:rsidRPr="00AC4742" w14:paraId="53F7739F" w14:textId="77777777" w:rsidTr="00473058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</w:tcBorders>
            <w:shd w:val="clear" w:color="auto" w:fill="auto"/>
          </w:tcPr>
          <w:p w14:paraId="70FDA2A5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i/>
                <w:iCs/>
                <w:sz w:val="24"/>
                <w:szCs w:val="24"/>
              </w:rPr>
              <w:t>pie-1</w:t>
            </w:r>
            <w:r w:rsidRPr="0093021D">
              <w:rPr>
                <w:rFonts w:ascii="Arial" w:hAnsi="Arial" w:cs="Arial"/>
                <w:sz w:val="24"/>
                <w:szCs w:val="24"/>
              </w:rPr>
              <w:t xml:space="preserve"> sgRNA (for c-terminal tagging)</w:t>
            </w:r>
          </w:p>
          <w:p w14:paraId="4D558755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5’-GCTGAGAGAAGAATCCATCG-3’</w:t>
            </w:r>
          </w:p>
        </w:tc>
        <w:tc>
          <w:tcPr>
            <w:tcW w:w="2877" w:type="dxa"/>
            <w:tcBorders>
              <w:top w:val="single" w:sz="4" w:space="0" w:color="auto"/>
            </w:tcBorders>
            <w:shd w:val="clear" w:color="auto" w:fill="auto"/>
          </w:tcPr>
          <w:p w14:paraId="6535973A" w14:textId="4ECC2186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</w:rPr>
              <w:fldChar w:fldCharType="begin">
                <w:fldData xml:space="preserve">PEVuZE5vdGU+PENpdGU+PEF1dGhvcj5CZXVydG9uPC9BdXRob3I+PFllYXI+MjAxOTwvWWVhcj48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</w:fldData>
              </w:fldChar>
            </w:r>
            <w:r w:rsidRPr="0093021D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Pr="0093021D">
              <w:rPr>
                <w:rFonts w:ascii="Arial" w:hAnsi="Arial" w:cs="Arial"/>
              </w:rPr>
              <w:fldChar w:fldCharType="begin">
                <w:fldData xml:space="preserve">PEVuZE5vdGU+PENpdGU+PEF1dGhvcj5CZXVydG9uPC9BdXRob3I+PFllYXI+MjAxOTwvWWVhcj48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</w:fldData>
              </w:fldChar>
            </w:r>
            <w:r w:rsidRPr="0093021D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Pr="0093021D">
              <w:rPr>
                <w:rFonts w:ascii="Arial" w:hAnsi="Arial" w:cs="Arial"/>
              </w:rPr>
            </w:r>
            <w:r w:rsidRPr="0093021D">
              <w:rPr>
                <w:rFonts w:ascii="Arial" w:hAnsi="Arial" w:cs="Arial"/>
              </w:rPr>
              <w:fldChar w:fldCharType="end"/>
            </w:r>
            <w:r w:rsidRPr="0093021D">
              <w:rPr>
                <w:rFonts w:ascii="Arial" w:hAnsi="Arial" w:cs="Arial"/>
              </w:rPr>
            </w:r>
            <w:r w:rsidRPr="0093021D">
              <w:rPr>
                <w:rFonts w:ascii="Arial" w:hAnsi="Arial" w:cs="Arial"/>
              </w:rPr>
              <w:fldChar w:fldCharType="separate"/>
            </w:r>
            <w:r w:rsidRPr="0093021D">
              <w:rPr>
                <w:rFonts w:ascii="Arial" w:hAnsi="Arial" w:cs="Arial"/>
                <w:noProof/>
                <w:sz w:val="24"/>
                <w:szCs w:val="24"/>
              </w:rPr>
              <w:t>(Kim et al., 2014)</w:t>
            </w:r>
            <w:r w:rsidRPr="0093021D">
              <w:rPr>
                <w:rFonts w:ascii="Arial" w:hAnsi="Arial" w:cs="Arial"/>
              </w:rPr>
              <w:fldChar w:fldCharType="end"/>
            </w:r>
            <w:r w:rsidRPr="0093021D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</w:tr>
      <w:tr w:rsidR="00C80799" w:rsidRPr="002E52BA" w14:paraId="7DE93571" w14:textId="77777777" w:rsidTr="00473058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1B75A6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i/>
                <w:iCs/>
                <w:sz w:val="24"/>
                <w:szCs w:val="24"/>
              </w:rPr>
              <w:t>smo-1</w:t>
            </w:r>
            <w:r w:rsidRPr="0093021D">
              <w:rPr>
                <w:rFonts w:ascii="Arial" w:hAnsi="Arial" w:cs="Arial"/>
                <w:sz w:val="24"/>
                <w:szCs w:val="24"/>
              </w:rPr>
              <w:t xml:space="preserve"> sgRNA (for N-terminal tagging)</w:t>
            </w:r>
          </w:p>
          <w:p w14:paraId="537D47CE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5’-GAGACTCCCGCTATAAACGA-3’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389643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C80799" w:rsidRPr="002E52BA" w14:paraId="785102CC" w14:textId="77777777" w:rsidTr="00473058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B43D96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i/>
                <w:iCs/>
                <w:sz w:val="24"/>
                <w:szCs w:val="24"/>
              </w:rPr>
              <w:t>ubc-9</w:t>
            </w:r>
            <w:r w:rsidRPr="0093021D">
              <w:rPr>
                <w:rFonts w:ascii="Arial" w:hAnsi="Arial" w:cs="Arial"/>
                <w:sz w:val="24"/>
                <w:szCs w:val="24"/>
              </w:rPr>
              <w:t xml:space="preserve"> sgRNA (for G56R)</w:t>
            </w:r>
          </w:p>
          <w:p w14:paraId="7BABA856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5’-GGCTCGAACTTGCACTTTGG-3’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65ED66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C80799" w:rsidRPr="002E52BA" w14:paraId="361E487B" w14:textId="77777777" w:rsidTr="00473058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E53469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i/>
                <w:iCs/>
                <w:sz w:val="24"/>
                <w:szCs w:val="24"/>
              </w:rPr>
              <w:t>mep-1</w:t>
            </w:r>
            <w:r w:rsidRPr="0093021D">
              <w:rPr>
                <w:rFonts w:ascii="Arial" w:hAnsi="Arial" w:cs="Arial"/>
                <w:sz w:val="24"/>
                <w:szCs w:val="24"/>
              </w:rPr>
              <w:t xml:space="preserve"> sgRNA (for C-terminal tagging)</w:t>
            </w:r>
          </w:p>
          <w:p w14:paraId="321873FE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5’-GCGCAAAAGAAGGAAGACGG-3’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269490" w14:textId="77777777" w:rsidR="00C80799" w:rsidRPr="0093021D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473058" w:rsidRPr="00473058" w14:paraId="6A2EB9C1" w14:textId="77777777" w:rsidTr="00473058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0ABEB7" w14:textId="77777777" w:rsidR="00473058" w:rsidRPr="0093021D" w:rsidRDefault="004730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i/>
                <w:iCs/>
                <w:sz w:val="24"/>
                <w:szCs w:val="24"/>
              </w:rPr>
              <w:t>pie-1 crRNA#1 and crRNA#</w:t>
            </w:r>
            <w:r w:rsidRPr="0093021D">
              <w:rPr>
                <w:rFonts w:ascii="Arial" w:hAnsi="Arial" w:cs="Arial"/>
                <w:sz w:val="24"/>
                <w:szCs w:val="24"/>
              </w:rPr>
              <w:t>2 (for pie-1 indel mutations)</w:t>
            </w:r>
          </w:p>
          <w:p w14:paraId="7679B763" w14:textId="5EA15512" w:rsidR="00473058" w:rsidRPr="0093021D" w:rsidRDefault="004730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crRNA#1:</w:t>
            </w:r>
            <w:r w:rsidR="001469F3" w:rsidRPr="0093021D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603C28" w:rsidRPr="0093021D">
              <w:rPr>
                <w:rFonts w:ascii="Arial" w:hAnsi="Arial" w:cs="Arial"/>
                <w:sz w:val="24"/>
                <w:szCs w:val="24"/>
              </w:rPr>
              <w:t>5’-</w:t>
            </w:r>
            <w:r w:rsidR="00603C28" w:rsidRPr="0093021D">
              <w:rPr>
                <w:rFonts w:ascii="Arial" w:hAnsi="Arial" w:cs="Arial"/>
                <w:color w:val="000000"/>
                <w:sz w:val="24"/>
                <w:szCs w:val="24"/>
              </w:rPr>
              <w:t xml:space="preserve"> atcaaattttcttttccagA</w:t>
            </w:r>
            <w:r w:rsidR="005901DE" w:rsidRPr="0093021D">
              <w:rPr>
                <w:rFonts w:ascii="Arial" w:hAnsi="Arial" w:cs="Arial"/>
                <w:color w:val="000000"/>
                <w:sz w:val="24"/>
                <w:szCs w:val="24"/>
              </w:rPr>
              <w:t>-3’</w:t>
            </w:r>
          </w:p>
          <w:p w14:paraId="4648D1E7" w14:textId="6D4E4A8E" w:rsidR="00473058" w:rsidRPr="0093021D" w:rsidRDefault="004730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crRNA#2:</w:t>
            </w:r>
            <w:r w:rsidR="001469F3" w:rsidRPr="0093021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5’-ATCTTGAGCGCTTCACGCTT-3’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A9765D" w14:textId="6E6A2C26" w:rsidR="00473058" w:rsidRPr="0093021D" w:rsidRDefault="004730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473058" w:rsidRPr="00473058" w14:paraId="73B2BADB" w14:textId="77777777" w:rsidTr="00473058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3582E8" w14:textId="77777777" w:rsidR="00473058" w:rsidRPr="0093021D" w:rsidRDefault="004730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gei-17 </w:t>
            </w:r>
            <w:r w:rsidRPr="0093021D">
              <w:rPr>
                <w:rFonts w:ascii="Arial" w:hAnsi="Arial" w:cs="Arial"/>
                <w:sz w:val="24"/>
                <w:szCs w:val="24"/>
              </w:rPr>
              <w:t>crRNA#1 and crRNA#2 (for gei-17 indel mutations)</w:t>
            </w:r>
          </w:p>
          <w:p w14:paraId="09B62B6A" w14:textId="3C096904" w:rsidR="001469F3" w:rsidRPr="0093021D" w:rsidRDefault="001469F3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crRNA#1:</w:t>
            </w:r>
            <w:r w:rsidRPr="0093021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5’-GGTATTTGCCATTGATTATT-3’</w:t>
            </w:r>
          </w:p>
          <w:p w14:paraId="1155BCB0" w14:textId="056FF894" w:rsidR="001469F3" w:rsidRPr="0093021D" w:rsidRDefault="001469F3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crRNA#2: 5’-</w:t>
            </w:r>
            <w:r w:rsidRPr="0093021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tATGTTACCGAATAATCAA-3’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346FD3" w14:textId="63D36298" w:rsidR="00473058" w:rsidRPr="0093021D" w:rsidRDefault="004730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5901DE" w:rsidRPr="00473058" w14:paraId="4CE8F059" w14:textId="77777777" w:rsidTr="00473058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B87ADA" w14:textId="11E75161" w:rsidR="005901DE" w:rsidRPr="0093021D" w:rsidRDefault="005901DE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i/>
                <w:iCs/>
                <w:sz w:val="24"/>
                <w:szCs w:val="24"/>
              </w:rPr>
              <w:t>rde-3</w:t>
            </w:r>
            <w:r w:rsidRPr="0093021D">
              <w:rPr>
                <w:rFonts w:ascii="Arial" w:hAnsi="Arial" w:cs="Arial"/>
                <w:sz w:val="24"/>
                <w:szCs w:val="24"/>
              </w:rPr>
              <w:t xml:space="preserve"> crRNA</w:t>
            </w:r>
            <w:r w:rsidR="00DF7958" w:rsidRPr="0093021D">
              <w:rPr>
                <w:rFonts w:ascii="Arial" w:hAnsi="Arial" w:cs="Arial"/>
                <w:sz w:val="24"/>
                <w:szCs w:val="24"/>
              </w:rPr>
              <w:t>#1 and crRNA#2</w:t>
            </w:r>
            <w:r w:rsidRPr="0093021D">
              <w:rPr>
                <w:rFonts w:ascii="Arial" w:hAnsi="Arial" w:cs="Arial"/>
                <w:sz w:val="24"/>
                <w:szCs w:val="24"/>
              </w:rPr>
              <w:t xml:space="preserve"> (for ne3370 allele)</w:t>
            </w:r>
          </w:p>
          <w:p w14:paraId="1ACAC4A8" w14:textId="22C39C5E" w:rsidR="005901DE" w:rsidRPr="0093021D" w:rsidRDefault="005901DE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crRNA</w:t>
            </w:r>
            <w:r w:rsidR="00DF7958" w:rsidRPr="0093021D">
              <w:rPr>
                <w:rFonts w:ascii="Arial" w:hAnsi="Arial" w:cs="Arial"/>
                <w:sz w:val="24"/>
                <w:szCs w:val="24"/>
              </w:rPr>
              <w:t>#1(oYD509):</w:t>
            </w:r>
            <w:r w:rsidR="00601B48" w:rsidRPr="0093021D">
              <w:rPr>
                <w:rFonts w:ascii="Arial" w:hAnsi="Arial" w:cs="Arial"/>
                <w:sz w:val="24"/>
                <w:szCs w:val="24"/>
              </w:rPr>
              <w:t>5’-</w:t>
            </w:r>
            <w:r w:rsidR="00DF7958" w:rsidRPr="0093021D">
              <w:rPr>
                <w:rFonts w:ascii="Arial" w:hAnsi="Arial" w:cs="Arial"/>
                <w:sz w:val="24"/>
                <w:szCs w:val="24"/>
              </w:rPr>
              <w:t>TGCAATTCATATCCCACAAG</w:t>
            </w:r>
            <w:r w:rsidR="00601B48" w:rsidRPr="0093021D">
              <w:rPr>
                <w:rFonts w:ascii="Arial" w:hAnsi="Arial" w:cs="Arial"/>
                <w:sz w:val="24"/>
                <w:szCs w:val="24"/>
              </w:rPr>
              <w:t>-3’</w:t>
            </w:r>
          </w:p>
          <w:p w14:paraId="34D82CCB" w14:textId="04303D6C" w:rsidR="00DF7958" w:rsidRPr="0093021D" w:rsidRDefault="00DF79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crRNA#2(oYD510):</w:t>
            </w:r>
            <w:r w:rsidR="00601B48" w:rsidRPr="0093021D">
              <w:rPr>
                <w:rFonts w:ascii="Arial" w:hAnsi="Arial" w:cs="Arial"/>
                <w:sz w:val="24"/>
                <w:szCs w:val="24"/>
              </w:rPr>
              <w:t>5’-</w:t>
            </w:r>
            <w:r w:rsidRPr="0093021D">
              <w:rPr>
                <w:rFonts w:ascii="Arial" w:hAnsi="Arial" w:cs="Arial"/>
                <w:sz w:val="24"/>
                <w:szCs w:val="24"/>
              </w:rPr>
              <w:t>TGTTTTACGATTGCACATAA</w:t>
            </w:r>
            <w:r w:rsidR="00601B48" w:rsidRPr="0093021D">
              <w:rPr>
                <w:rFonts w:ascii="Arial" w:hAnsi="Arial" w:cs="Arial"/>
                <w:sz w:val="24"/>
                <w:szCs w:val="24"/>
              </w:rPr>
              <w:t>-3’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3B2AE1" w14:textId="776711BE" w:rsidR="005901DE" w:rsidRPr="0093021D" w:rsidRDefault="005901DE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5F6C7A" w:rsidRPr="00473058" w14:paraId="4F8A6C52" w14:textId="77777777" w:rsidTr="005F6C7A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0DCE6929" w14:textId="339EC6DC" w:rsidR="005F6C7A" w:rsidRPr="0093021D" w:rsidRDefault="005F6C7A" w:rsidP="00D608E2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93021D">
              <w:rPr>
                <w:rFonts w:ascii="Arial" w:hAnsi="Arial" w:cs="Arial"/>
                <w:sz w:val="24"/>
                <w:szCs w:val="24"/>
              </w:rPr>
              <w:t>ssOligo</w:t>
            </w:r>
            <w:proofErr w:type="spellEnd"/>
            <w:r w:rsidRPr="0093021D">
              <w:rPr>
                <w:rFonts w:ascii="Arial" w:hAnsi="Arial" w:cs="Arial"/>
                <w:sz w:val="24"/>
                <w:szCs w:val="24"/>
              </w:rPr>
              <w:t xml:space="preserve"> donor sequence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D9E2F3" w:themeFill="accent1" w:themeFillTint="33"/>
          </w:tcPr>
          <w:p w14:paraId="42A503AA" w14:textId="60868B8D" w:rsidR="005F6C7A" w:rsidRPr="0093021D" w:rsidRDefault="005F6C7A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Source</w:t>
            </w:r>
          </w:p>
        </w:tc>
      </w:tr>
      <w:tr w:rsidR="005F6C7A" w:rsidRPr="00473058" w14:paraId="59342824" w14:textId="77777777" w:rsidTr="005F6C7A">
        <w:trPr>
          <w:cantSplit/>
          <w:trHeight w:val="259"/>
        </w:trPr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6BD93B" w14:textId="77777777" w:rsidR="005F6C7A" w:rsidRPr="0093021D" w:rsidRDefault="00DF79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rde-3_ne3370_donor</w:t>
            </w:r>
          </w:p>
          <w:p w14:paraId="69572CB7" w14:textId="3F598A85" w:rsidR="00DF7958" w:rsidRPr="0093021D" w:rsidRDefault="00DF7958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GGCCACTAAAAACAGTGATCTAGACGTTGCAATTCATATCGCAATCGTAAAACAATGGGCAGCCAGTACAAAAGTTAAAG</w:t>
            </w:r>
          </w:p>
        </w:tc>
        <w:tc>
          <w:tcPr>
            <w:tcW w:w="2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5B4A09" w14:textId="50A12B89" w:rsidR="005F6C7A" w:rsidRPr="0093021D" w:rsidRDefault="005F6C7A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93021D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</w:tbl>
    <w:p w14:paraId="6B1B0060" w14:textId="77777777" w:rsidR="00C80799" w:rsidRPr="00473058" w:rsidRDefault="00C80799">
      <w:pPr>
        <w:rPr>
          <w:rFonts w:ascii="Arial" w:hAnsi="Arial" w:cs="Arial"/>
        </w:rPr>
      </w:pPr>
    </w:p>
    <w:sectPr w:rsidR="00C80799" w:rsidRPr="00473058" w:rsidSect="00D061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0799"/>
    <w:rsid w:val="00062511"/>
    <w:rsid w:val="000D165B"/>
    <w:rsid w:val="001469F3"/>
    <w:rsid w:val="0039676D"/>
    <w:rsid w:val="003B5E2B"/>
    <w:rsid w:val="003F4F74"/>
    <w:rsid w:val="00471CC1"/>
    <w:rsid w:val="00473058"/>
    <w:rsid w:val="004743E4"/>
    <w:rsid w:val="005901DE"/>
    <w:rsid w:val="00590A1F"/>
    <w:rsid w:val="005F6C7A"/>
    <w:rsid w:val="00601B48"/>
    <w:rsid w:val="00603C28"/>
    <w:rsid w:val="006B3260"/>
    <w:rsid w:val="006C0862"/>
    <w:rsid w:val="007826BA"/>
    <w:rsid w:val="007E4B1D"/>
    <w:rsid w:val="008034E5"/>
    <w:rsid w:val="00862BEB"/>
    <w:rsid w:val="008D5084"/>
    <w:rsid w:val="0093021D"/>
    <w:rsid w:val="009C2726"/>
    <w:rsid w:val="00B700CF"/>
    <w:rsid w:val="00C80799"/>
    <w:rsid w:val="00D024D3"/>
    <w:rsid w:val="00D061E4"/>
    <w:rsid w:val="00D217DE"/>
    <w:rsid w:val="00DF1669"/>
    <w:rsid w:val="00DF5DE8"/>
    <w:rsid w:val="00DF7958"/>
    <w:rsid w:val="00ED0DD3"/>
    <w:rsid w:val="00F665D7"/>
    <w:rsid w:val="00F73D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0AB1FA"/>
  <w15:chartTrackingRefBased/>
  <w15:docId w15:val="{A4545F75-CB25-AD41-8FC7-05420F2201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80799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</Pages>
  <Words>101</Words>
  <Characters>920</Characters>
  <Application>Microsoft Office Word</Application>
  <DocSecurity>0</DocSecurity>
  <Lines>38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, Heesun</dc:creator>
  <cp:keywords/>
  <dc:description/>
  <cp:lastModifiedBy>Kim, Heesun</cp:lastModifiedBy>
  <cp:revision>7</cp:revision>
  <dcterms:created xsi:type="dcterms:W3CDTF">2021-03-15T21:03:00Z</dcterms:created>
  <dcterms:modified xsi:type="dcterms:W3CDTF">2021-03-19T22:07:00Z</dcterms:modified>
</cp:coreProperties>
</file>